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pPr w:leftFromText="180" w:rightFromText="180" w:vertAnchor="page" w:horzAnchor="margin" w:tblpY="1036"/>
        <w:tblW w:w="4847" w:type="pc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420" w:firstRow="1" w:lastRow="0" w:firstColumn="0" w:lastColumn="0" w:noHBand="0" w:noVBand="1"/>
      </w:tblPr>
      <w:tblGrid>
        <w:gridCol w:w="2602"/>
        <w:gridCol w:w="1749"/>
        <w:gridCol w:w="2212"/>
        <w:gridCol w:w="2428"/>
        <w:gridCol w:w="2069"/>
        <w:gridCol w:w="2880"/>
      </w:tblGrid>
      <w:tr w:rsidR="00994BB9" w:rsidRPr="00895C71" w14:paraId="4E204DAA" w14:textId="77777777" w:rsidTr="0011452A">
        <w:trPr>
          <w:trHeight w:val="907"/>
        </w:trPr>
        <w:tc>
          <w:tcPr>
            <w:tcW w:w="933" w:type="pct"/>
            <w:shd w:val="clear" w:color="auto" w:fill="auto"/>
            <w:tcMar>
              <w:top w:w="72" w:type="dxa"/>
              <w:left w:w="144" w:type="dxa"/>
              <w:bottom w:w="72" w:type="dxa"/>
              <w:right w:w="144" w:type="dxa"/>
            </w:tcMar>
            <w:hideMark/>
          </w:tcPr>
          <w:p w14:paraId="423D3318" w14:textId="1CC60042" w:rsidR="00994BB9" w:rsidRPr="00522512" w:rsidRDefault="00994BB9" w:rsidP="00994BB9">
            <w:pPr>
              <w:jc w:val="center"/>
            </w:pPr>
            <w:r>
              <w:rPr>
                <w:bCs/>
              </w:rPr>
              <w:t>Model</w:t>
            </w:r>
          </w:p>
        </w:tc>
        <w:tc>
          <w:tcPr>
            <w:tcW w:w="627" w:type="pct"/>
            <w:shd w:val="clear" w:color="auto" w:fill="auto"/>
            <w:tcMar>
              <w:top w:w="72" w:type="dxa"/>
              <w:left w:w="144" w:type="dxa"/>
              <w:bottom w:w="72" w:type="dxa"/>
              <w:right w:w="144" w:type="dxa"/>
            </w:tcMar>
            <w:hideMark/>
          </w:tcPr>
          <w:p w14:paraId="496EC3F4" w14:textId="056A06A3" w:rsidR="00994BB9" w:rsidRDefault="00994BB9" w:rsidP="00994BB9">
            <w:pPr>
              <w:jc w:val="center"/>
              <w:rPr>
                <w:b/>
                <w:bCs/>
                <w:sz w:val="20"/>
                <w:szCs w:val="20"/>
              </w:rPr>
            </w:pPr>
            <w:r>
              <w:rPr>
                <w:b/>
                <w:bCs/>
                <w:sz w:val="20"/>
                <w:szCs w:val="20"/>
              </w:rPr>
              <w:t>Broad Scale</w:t>
            </w:r>
          </w:p>
          <w:p w14:paraId="40DDE4E1" w14:textId="76D8242F" w:rsidR="00994BB9" w:rsidRPr="00522512" w:rsidRDefault="00994BB9" w:rsidP="00994BB9">
            <w:pPr>
              <w:jc w:val="center"/>
              <w:rPr>
                <w:b/>
                <w:bCs/>
                <w:sz w:val="20"/>
                <w:szCs w:val="20"/>
              </w:rPr>
            </w:pPr>
            <w:r w:rsidRPr="00522512">
              <w:rPr>
                <w:b/>
                <w:bCs/>
                <w:sz w:val="20"/>
                <w:szCs w:val="20"/>
              </w:rPr>
              <w:t>Landscape</w:t>
            </w:r>
          </w:p>
          <w:p w14:paraId="391EE3B7" w14:textId="77777777" w:rsidR="00994BB9" w:rsidRDefault="00994BB9" w:rsidP="00994BB9">
            <w:pPr>
              <w:jc w:val="center"/>
              <w:rPr>
                <w:b/>
                <w:bCs/>
                <w:sz w:val="20"/>
                <w:szCs w:val="20"/>
              </w:rPr>
            </w:pPr>
          </w:p>
          <w:p w14:paraId="1BA25851" w14:textId="744C831C" w:rsidR="00994BB9" w:rsidRPr="00522512" w:rsidRDefault="00994BB9" w:rsidP="00994BB9">
            <w:pPr>
              <w:jc w:val="center"/>
              <w:rPr>
                <w:b/>
                <w:bCs/>
                <w:sz w:val="20"/>
                <w:szCs w:val="20"/>
              </w:rPr>
            </w:pPr>
            <w:r w:rsidRPr="00522512">
              <w:rPr>
                <w:b/>
                <w:bCs/>
                <w:sz w:val="20"/>
                <w:szCs w:val="20"/>
              </w:rPr>
              <w:t>Male telomere</w:t>
            </w:r>
            <w:r>
              <w:rPr>
                <w:b/>
                <w:bCs/>
                <w:sz w:val="20"/>
                <w:szCs w:val="20"/>
              </w:rPr>
              <w:t xml:space="preserve"> bias,</w:t>
            </w:r>
          </w:p>
          <w:p w14:paraId="3E22E754" w14:textId="77777777" w:rsidR="00994BB9" w:rsidRPr="00895C71" w:rsidRDefault="00994BB9" w:rsidP="00994BB9">
            <w:pPr>
              <w:jc w:val="center"/>
            </w:pPr>
            <w:r w:rsidRPr="00522512">
              <w:rPr>
                <w:b/>
                <w:bCs/>
                <w:sz w:val="20"/>
                <w:szCs w:val="20"/>
              </w:rPr>
              <w:t>Female uniform</w:t>
            </w:r>
          </w:p>
        </w:tc>
        <w:tc>
          <w:tcPr>
            <w:tcW w:w="793" w:type="pct"/>
          </w:tcPr>
          <w:p w14:paraId="52A6AA51" w14:textId="77777777" w:rsidR="00994BB9" w:rsidRPr="00231E13" w:rsidRDefault="00994BB9" w:rsidP="00994BB9">
            <w:pPr>
              <w:jc w:val="center"/>
              <w:rPr>
                <w:b/>
                <w:bCs/>
                <w:sz w:val="20"/>
                <w:szCs w:val="20"/>
              </w:rPr>
            </w:pPr>
            <w:r w:rsidRPr="00231E13">
              <w:rPr>
                <w:b/>
                <w:bCs/>
                <w:sz w:val="20"/>
                <w:szCs w:val="20"/>
              </w:rPr>
              <w:t>Within mouse variance for CO number</w:t>
            </w:r>
          </w:p>
          <w:p w14:paraId="5EE0BDEA" w14:textId="77777777" w:rsidR="00994BB9" w:rsidRDefault="00994BB9" w:rsidP="00994BB9">
            <w:pPr>
              <w:jc w:val="center"/>
              <w:rPr>
                <w:bCs/>
                <w:sz w:val="20"/>
                <w:szCs w:val="20"/>
              </w:rPr>
            </w:pPr>
          </w:p>
          <w:p w14:paraId="6EE2A7B3" w14:textId="77777777" w:rsidR="00994BB9" w:rsidRDefault="00994BB9" w:rsidP="00994BB9">
            <w:pPr>
              <w:jc w:val="center"/>
              <w:rPr>
                <w:bCs/>
                <w:sz w:val="20"/>
                <w:szCs w:val="20"/>
              </w:rPr>
            </w:pPr>
            <w:r>
              <w:rPr>
                <w:bCs/>
                <w:sz w:val="20"/>
                <w:szCs w:val="20"/>
              </w:rPr>
              <w:t>Female &gt; Male within mouse variance</w:t>
            </w:r>
          </w:p>
          <w:p w14:paraId="730EADB0" w14:textId="08487B3C" w:rsidR="00994BB9" w:rsidRPr="00FE1462" w:rsidRDefault="00994BB9" w:rsidP="00994BB9">
            <w:pPr>
              <w:jc w:val="center"/>
              <w:rPr>
                <w:b/>
                <w:sz w:val="20"/>
                <w:szCs w:val="20"/>
              </w:rPr>
            </w:pPr>
            <w:r>
              <w:rPr>
                <w:bCs/>
                <w:sz w:val="20"/>
                <w:szCs w:val="20"/>
              </w:rPr>
              <w:t>(eggs more variable than sperm in CO #)</w:t>
            </w:r>
          </w:p>
        </w:tc>
        <w:tc>
          <w:tcPr>
            <w:tcW w:w="871" w:type="pct"/>
            <w:shd w:val="clear" w:color="auto" w:fill="auto"/>
            <w:tcMar>
              <w:top w:w="72" w:type="dxa"/>
              <w:left w:w="144" w:type="dxa"/>
              <w:bottom w:w="72" w:type="dxa"/>
              <w:right w:w="144" w:type="dxa"/>
            </w:tcMar>
            <w:hideMark/>
          </w:tcPr>
          <w:p w14:paraId="436C29FD" w14:textId="404EB533" w:rsidR="00994BB9" w:rsidRPr="00FE1462" w:rsidRDefault="00994BB9" w:rsidP="00994BB9">
            <w:pPr>
              <w:jc w:val="center"/>
              <w:rPr>
                <w:b/>
                <w:sz w:val="20"/>
                <w:szCs w:val="20"/>
              </w:rPr>
            </w:pPr>
            <w:r w:rsidRPr="00FE1462">
              <w:rPr>
                <w:b/>
                <w:sz w:val="20"/>
                <w:szCs w:val="20"/>
              </w:rPr>
              <w:t>Chromatin Organization</w:t>
            </w:r>
          </w:p>
          <w:p w14:paraId="7C2975F5" w14:textId="07BF3EF8" w:rsidR="00994BB9" w:rsidRPr="00FE1462" w:rsidRDefault="00994BB9" w:rsidP="00994BB9">
            <w:pPr>
              <w:jc w:val="center"/>
              <w:rPr>
                <w:sz w:val="20"/>
                <w:szCs w:val="20"/>
              </w:rPr>
            </w:pPr>
            <w:r w:rsidRPr="00FE1462">
              <w:rPr>
                <w:sz w:val="20"/>
                <w:szCs w:val="20"/>
              </w:rPr>
              <w:t>Female, longer axis (shorter DNA loops)</w:t>
            </w:r>
          </w:p>
          <w:p w14:paraId="20ED639A" w14:textId="2B534907" w:rsidR="00994BB9" w:rsidRPr="004E4BCE" w:rsidRDefault="00994BB9" w:rsidP="004E4BCE">
            <w:pPr>
              <w:jc w:val="center"/>
              <w:rPr>
                <w:sz w:val="20"/>
                <w:szCs w:val="20"/>
              </w:rPr>
            </w:pPr>
            <w:r w:rsidRPr="00FE1462">
              <w:rPr>
                <w:sz w:val="20"/>
                <w:szCs w:val="20"/>
              </w:rPr>
              <w:t>Male, shorter axis (longer DNA loops)</w:t>
            </w:r>
          </w:p>
        </w:tc>
        <w:tc>
          <w:tcPr>
            <w:tcW w:w="742" w:type="pct"/>
          </w:tcPr>
          <w:p w14:paraId="6DC2585B" w14:textId="539581A9" w:rsidR="00994BB9" w:rsidRPr="00231E13" w:rsidRDefault="00994BB9" w:rsidP="00994BB9">
            <w:pPr>
              <w:jc w:val="center"/>
              <w:rPr>
                <w:b/>
                <w:bCs/>
                <w:sz w:val="20"/>
                <w:szCs w:val="20"/>
              </w:rPr>
            </w:pPr>
            <w:r w:rsidRPr="00231E13">
              <w:rPr>
                <w:b/>
                <w:bCs/>
                <w:sz w:val="20"/>
                <w:szCs w:val="20"/>
              </w:rPr>
              <w:t>Reverse heterochiasmy direction</w:t>
            </w:r>
          </w:p>
          <w:p w14:paraId="46C3D5FA" w14:textId="77777777" w:rsidR="00994BB9" w:rsidRDefault="00994BB9" w:rsidP="00994BB9">
            <w:pPr>
              <w:jc w:val="center"/>
              <w:rPr>
                <w:bCs/>
                <w:sz w:val="20"/>
                <w:szCs w:val="20"/>
              </w:rPr>
            </w:pPr>
          </w:p>
          <w:p w14:paraId="31743EAF" w14:textId="77777777" w:rsidR="00994BB9" w:rsidRPr="00522512" w:rsidRDefault="00994BB9" w:rsidP="00994BB9">
            <w:pPr>
              <w:jc w:val="center"/>
              <w:rPr>
                <w:bCs/>
                <w:sz w:val="20"/>
                <w:szCs w:val="20"/>
              </w:rPr>
            </w:pPr>
          </w:p>
          <w:p w14:paraId="53C49F28" w14:textId="3E3D4C19" w:rsidR="00994BB9" w:rsidRPr="00522512" w:rsidRDefault="00994BB9" w:rsidP="00994BB9">
            <w:pPr>
              <w:jc w:val="center"/>
              <w:rPr>
                <w:bCs/>
                <w:sz w:val="20"/>
                <w:szCs w:val="20"/>
              </w:rPr>
            </w:pPr>
            <w:r w:rsidRPr="00522512">
              <w:rPr>
                <w:bCs/>
                <w:sz w:val="20"/>
                <w:szCs w:val="20"/>
              </w:rPr>
              <w:t xml:space="preserve">Male &gt; </w:t>
            </w:r>
            <w:r>
              <w:rPr>
                <w:bCs/>
                <w:sz w:val="20"/>
                <w:szCs w:val="20"/>
              </w:rPr>
              <w:t>Female genome-wide recombination rate</w:t>
            </w:r>
          </w:p>
        </w:tc>
        <w:tc>
          <w:tcPr>
            <w:tcW w:w="1033" w:type="pct"/>
          </w:tcPr>
          <w:p w14:paraId="509D2DBA" w14:textId="77777777" w:rsidR="00994BB9" w:rsidRPr="00231E13" w:rsidRDefault="00994BB9" w:rsidP="00994BB9">
            <w:pPr>
              <w:jc w:val="center"/>
              <w:rPr>
                <w:b/>
                <w:bCs/>
                <w:sz w:val="20"/>
                <w:szCs w:val="20"/>
              </w:rPr>
            </w:pPr>
            <w:r w:rsidRPr="00231E13">
              <w:rPr>
                <w:b/>
                <w:bCs/>
                <w:sz w:val="20"/>
                <w:szCs w:val="20"/>
              </w:rPr>
              <w:t>Positive correlation interference strength and CO number</w:t>
            </w:r>
          </w:p>
          <w:p w14:paraId="38F01FD2" w14:textId="77777777" w:rsidR="00994BB9" w:rsidRDefault="00994BB9" w:rsidP="00994BB9">
            <w:pPr>
              <w:jc w:val="center"/>
              <w:rPr>
                <w:bCs/>
                <w:sz w:val="20"/>
                <w:szCs w:val="20"/>
              </w:rPr>
            </w:pPr>
          </w:p>
          <w:p w14:paraId="391AA45D" w14:textId="77777777" w:rsidR="00994BB9" w:rsidRPr="00522512" w:rsidRDefault="00994BB9" w:rsidP="00994BB9">
            <w:pPr>
              <w:jc w:val="center"/>
              <w:rPr>
                <w:bCs/>
                <w:sz w:val="20"/>
                <w:szCs w:val="20"/>
              </w:rPr>
            </w:pPr>
          </w:p>
        </w:tc>
      </w:tr>
      <w:tr w:rsidR="00994BB9" w:rsidRPr="00895C71" w14:paraId="5DD0B04A" w14:textId="77777777" w:rsidTr="0011452A">
        <w:trPr>
          <w:trHeight w:val="907"/>
        </w:trPr>
        <w:tc>
          <w:tcPr>
            <w:tcW w:w="933" w:type="pct"/>
            <w:shd w:val="clear" w:color="auto" w:fill="auto"/>
            <w:tcMar>
              <w:top w:w="72" w:type="dxa"/>
              <w:left w:w="144" w:type="dxa"/>
              <w:bottom w:w="72" w:type="dxa"/>
              <w:right w:w="144" w:type="dxa"/>
            </w:tcMar>
            <w:hideMark/>
          </w:tcPr>
          <w:p w14:paraId="48505058" w14:textId="7DFDC9D7" w:rsidR="00994BB9" w:rsidRDefault="00994BB9" w:rsidP="00994BB9">
            <w:r>
              <w:t xml:space="preserve">Haploid </w:t>
            </w:r>
            <w:r w:rsidRPr="00895C71">
              <w:t>selection</w:t>
            </w:r>
          </w:p>
          <w:p w14:paraId="5E7C7798" w14:textId="77777777" w:rsidR="00994BB9" w:rsidRDefault="00994BB9" w:rsidP="00994BB9"/>
          <w:p w14:paraId="6BE27F8F" w14:textId="6804EB6A" w:rsidR="00994BB9" w:rsidRPr="00444225" w:rsidRDefault="00994BB9" w:rsidP="00994BB9">
            <w:pPr>
              <w:rPr>
                <w:sz w:val="20"/>
                <w:szCs w:val="20"/>
              </w:rPr>
            </w:pPr>
            <w:proofErr w:type="spellStart"/>
            <w:r w:rsidRPr="00444225">
              <w:rPr>
                <w:sz w:val="20"/>
                <w:szCs w:val="20"/>
              </w:rPr>
              <w:t>Trivers</w:t>
            </w:r>
            <w:proofErr w:type="spellEnd"/>
          </w:p>
          <w:p w14:paraId="4C2714CA" w14:textId="77777777" w:rsidR="00994BB9" w:rsidRPr="00895C71" w:rsidRDefault="00994BB9" w:rsidP="00994BB9">
            <w:r w:rsidRPr="00444225">
              <w:rPr>
                <w:sz w:val="20"/>
                <w:szCs w:val="20"/>
              </w:rPr>
              <w:fldChar w:fldCharType="begin"/>
            </w:r>
            <w:r w:rsidRPr="00444225">
              <w:rPr>
                <w:sz w:val="20"/>
                <w:szCs w:val="20"/>
              </w:rPr>
              <w:instrText xml:space="preserve"> ADDIN ZOTERO_ITEM CSL_CITATION {"citationID":"5kjrFa2a","properties":{"formattedCitation":"(Lenormand and Dutheil, 2005)","plainCitation":"(Lenormand and Dutheil, 2005)","noteIndex":0},"citationItems":[{"id":2300,"uris":["http://zotero.org/users/3541366/items/C2JVECQN"],"uri":["http://zotero.org/users/3541366/items/C2JVECQN"],"itemData":{"id":2300,"type":"article-journal","container-title":"PLoS biology","issue":"3","page":"e63","source":"Google Scholar","title":"Recombination difference between sexes: a role for haploid selection","title-short":"Recombination difference between sexes","volume":"3","author":[{"family":"Lenormand","given":"Thomas"},{"family":"Dutheil","given":"Julien"}],"issued":{"date-parts":[["2005"]]}}}],"schema":"https://github.com/citation-style-language/schema/raw/master/csl-citation.json"} </w:instrText>
            </w:r>
            <w:r w:rsidRPr="00444225">
              <w:rPr>
                <w:sz w:val="20"/>
                <w:szCs w:val="20"/>
              </w:rPr>
              <w:fldChar w:fldCharType="separate"/>
            </w:r>
            <w:r w:rsidRPr="00444225">
              <w:rPr>
                <w:rFonts w:ascii="Calibri" w:hAnsi="Calibri"/>
                <w:sz w:val="20"/>
                <w:szCs w:val="20"/>
              </w:rPr>
              <w:t>(Lenormand and Dutheil, 2005)</w:t>
            </w:r>
            <w:r w:rsidRPr="00444225">
              <w:rPr>
                <w:sz w:val="20"/>
                <w:szCs w:val="20"/>
              </w:rPr>
              <w:fldChar w:fldCharType="end"/>
            </w:r>
          </w:p>
        </w:tc>
        <w:tc>
          <w:tcPr>
            <w:tcW w:w="627" w:type="pct"/>
            <w:shd w:val="clear" w:color="auto" w:fill="auto"/>
            <w:tcMar>
              <w:top w:w="72" w:type="dxa"/>
              <w:left w:w="144" w:type="dxa"/>
              <w:bottom w:w="72" w:type="dxa"/>
              <w:right w:w="144" w:type="dxa"/>
            </w:tcMar>
            <w:hideMark/>
          </w:tcPr>
          <w:p w14:paraId="1255548A" w14:textId="397F4A55" w:rsidR="00994BB9" w:rsidRDefault="004E4BCE" w:rsidP="00994BB9">
            <w:pPr>
              <w:jc w:val="center"/>
            </w:pPr>
            <w:r>
              <w:t>?</w:t>
            </w:r>
          </w:p>
          <w:p w14:paraId="6E98ECB9" w14:textId="28EDBCAE" w:rsidR="00994BB9" w:rsidRPr="00252FD1" w:rsidRDefault="00994BB9" w:rsidP="00994BB9">
            <w:pPr>
              <w:jc w:val="center"/>
              <w:rPr>
                <w:sz w:val="20"/>
                <w:szCs w:val="20"/>
              </w:rPr>
            </w:pPr>
          </w:p>
        </w:tc>
        <w:tc>
          <w:tcPr>
            <w:tcW w:w="793" w:type="pct"/>
          </w:tcPr>
          <w:p w14:paraId="5FAC745A" w14:textId="3A2BC8AB" w:rsidR="00994BB9" w:rsidRDefault="00994BB9" w:rsidP="00994BB9">
            <w:pPr>
              <w:jc w:val="center"/>
            </w:pPr>
            <w:r w:rsidRPr="00895C71">
              <w:t>Yes</w:t>
            </w:r>
            <w:r w:rsidR="00324D3E">
              <w:t>/Maybe</w:t>
            </w:r>
          </w:p>
          <w:p w14:paraId="1054C673" w14:textId="75F88C70" w:rsidR="00994BB9" w:rsidRDefault="00994BB9" w:rsidP="00994BB9">
            <w:pPr>
              <w:jc w:val="center"/>
              <w:rPr>
                <w:sz w:val="20"/>
                <w:szCs w:val="20"/>
              </w:rPr>
            </w:pPr>
            <w:r w:rsidRPr="00252FD1">
              <w:rPr>
                <w:sz w:val="20"/>
                <w:szCs w:val="20"/>
              </w:rPr>
              <w:t>(strong selection in males reduces between cell variance)</w:t>
            </w:r>
          </w:p>
        </w:tc>
        <w:tc>
          <w:tcPr>
            <w:tcW w:w="871" w:type="pct"/>
            <w:shd w:val="clear" w:color="auto" w:fill="auto"/>
            <w:tcMar>
              <w:top w:w="72" w:type="dxa"/>
              <w:left w:w="144" w:type="dxa"/>
              <w:bottom w:w="72" w:type="dxa"/>
              <w:right w:w="144" w:type="dxa"/>
            </w:tcMar>
            <w:hideMark/>
          </w:tcPr>
          <w:p w14:paraId="178A0F91" w14:textId="2054AED5" w:rsidR="00994BB9" w:rsidRDefault="00994BB9" w:rsidP="00994BB9">
            <w:pPr>
              <w:jc w:val="center"/>
              <w:rPr>
                <w:sz w:val="20"/>
                <w:szCs w:val="20"/>
              </w:rPr>
            </w:pPr>
            <w:r>
              <w:rPr>
                <w:sz w:val="20"/>
                <w:szCs w:val="20"/>
              </w:rPr>
              <w:t>?</w:t>
            </w:r>
          </w:p>
          <w:p w14:paraId="54EA4C0C" w14:textId="5DB6AB2B" w:rsidR="00994BB9" w:rsidRPr="00252FD1" w:rsidRDefault="00994BB9" w:rsidP="00994BB9">
            <w:pPr>
              <w:jc w:val="center"/>
              <w:rPr>
                <w:sz w:val="20"/>
                <w:szCs w:val="20"/>
              </w:rPr>
            </w:pPr>
            <w:r>
              <w:rPr>
                <w:sz w:val="20"/>
                <w:szCs w:val="20"/>
              </w:rPr>
              <w:t>No prediction for chromosome axis</w:t>
            </w:r>
          </w:p>
        </w:tc>
        <w:tc>
          <w:tcPr>
            <w:tcW w:w="742" w:type="pct"/>
          </w:tcPr>
          <w:p w14:paraId="0514A4A3" w14:textId="77777777" w:rsidR="00994BB9" w:rsidRDefault="00994BB9" w:rsidP="00994BB9">
            <w:pPr>
              <w:jc w:val="center"/>
            </w:pPr>
            <w:r>
              <w:t>No</w:t>
            </w:r>
          </w:p>
          <w:p w14:paraId="03FCAACE" w14:textId="77777777" w:rsidR="00994BB9" w:rsidRPr="00252FD1" w:rsidRDefault="00994BB9" w:rsidP="00994BB9">
            <w:pPr>
              <w:jc w:val="center"/>
              <w:rPr>
                <w:sz w:val="20"/>
                <w:szCs w:val="20"/>
              </w:rPr>
            </w:pPr>
            <w:r w:rsidRPr="00252FD1">
              <w:rPr>
                <w:sz w:val="20"/>
                <w:szCs w:val="20"/>
              </w:rPr>
              <w:t>(males should evolve to be lower)</w:t>
            </w:r>
          </w:p>
        </w:tc>
        <w:tc>
          <w:tcPr>
            <w:tcW w:w="1033" w:type="pct"/>
          </w:tcPr>
          <w:p w14:paraId="0F314D0C" w14:textId="77777777" w:rsidR="00994BB9" w:rsidRDefault="00994BB9" w:rsidP="00994BB9">
            <w:pPr>
              <w:jc w:val="center"/>
            </w:pPr>
            <w:r>
              <w:t>No</w:t>
            </w:r>
          </w:p>
          <w:p w14:paraId="71657F47" w14:textId="0F34E4C7" w:rsidR="00994BB9" w:rsidRPr="00A17D52" w:rsidRDefault="00214D5E" w:rsidP="00994BB9">
            <w:pPr>
              <w:jc w:val="center"/>
              <w:rPr>
                <w:sz w:val="20"/>
                <w:szCs w:val="20"/>
              </w:rPr>
            </w:pPr>
            <w:r w:rsidRPr="00214D5E">
              <w:rPr>
                <w:sz w:val="20"/>
                <w:szCs w:val="20"/>
              </w:rPr>
              <w:t>Predictions don’t apply to single meiotic events or recombination landscape.</w:t>
            </w:r>
          </w:p>
        </w:tc>
      </w:tr>
      <w:tr w:rsidR="00994BB9" w:rsidRPr="00895C71" w14:paraId="6D3C72EB" w14:textId="77777777" w:rsidTr="0011452A">
        <w:trPr>
          <w:trHeight w:val="907"/>
        </w:trPr>
        <w:tc>
          <w:tcPr>
            <w:tcW w:w="933" w:type="pct"/>
            <w:shd w:val="clear" w:color="auto" w:fill="auto"/>
            <w:tcMar>
              <w:top w:w="72" w:type="dxa"/>
              <w:left w:w="144" w:type="dxa"/>
              <w:bottom w:w="72" w:type="dxa"/>
              <w:right w:w="144" w:type="dxa"/>
            </w:tcMar>
            <w:hideMark/>
          </w:tcPr>
          <w:p w14:paraId="2A07FD7F" w14:textId="77777777" w:rsidR="00994BB9" w:rsidRPr="00185C4A" w:rsidRDefault="00994BB9" w:rsidP="00994BB9">
            <w:r w:rsidRPr="00895C71">
              <w:t>S</w:t>
            </w:r>
            <w:r w:rsidRPr="00185C4A">
              <w:t>.</w:t>
            </w:r>
            <w:r w:rsidRPr="00895C71">
              <w:t>A</w:t>
            </w:r>
            <w:r w:rsidRPr="00185C4A">
              <w:t>.</w:t>
            </w:r>
            <w:r w:rsidRPr="00895C71">
              <w:t>C</w:t>
            </w:r>
            <w:r w:rsidRPr="00185C4A">
              <w:t>.</w:t>
            </w:r>
            <w:r w:rsidRPr="00895C71">
              <w:t>E</w:t>
            </w:r>
            <w:r w:rsidRPr="00185C4A">
              <w:t>.</w:t>
            </w:r>
          </w:p>
          <w:p w14:paraId="0F94B939" w14:textId="3B1E12A2" w:rsidR="00994BB9" w:rsidRDefault="00994BB9" w:rsidP="00994BB9">
            <w:r>
              <w:t>Sexual Antagonism Cis Epistasis</w:t>
            </w:r>
          </w:p>
          <w:p w14:paraId="18E3688E" w14:textId="77777777" w:rsidR="00994BB9" w:rsidRPr="00444225" w:rsidRDefault="00994BB9" w:rsidP="00994BB9">
            <w:pPr>
              <w:rPr>
                <w:sz w:val="20"/>
                <w:szCs w:val="20"/>
              </w:rPr>
            </w:pPr>
          </w:p>
          <w:p w14:paraId="57926924" w14:textId="77777777" w:rsidR="00994BB9" w:rsidRPr="00895C71" w:rsidRDefault="00994BB9" w:rsidP="00994BB9">
            <w:r w:rsidRPr="00444225">
              <w:rPr>
                <w:sz w:val="20"/>
                <w:szCs w:val="20"/>
              </w:rPr>
              <w:fldChar w:fldCharType="begin"/>
            </w:r>
            <w:r w:rsidRPr="00444225">
              <w:rPr>
                <w:sz w:val="20"/>
                <w:szCs w:val="20"/>
              </w:rPr>
              <w:instrText xml:space="preserve"> ADDIN ZOTERO_ITEM CSL_CITATION {"citationID":"m9hma4GD","properties":{"formattedCitation":"(Sardell and Kirkpatrick, 2020)","plainCitation":"(Sardell and Kirkpatrick, 2020)","noteIndex":0},"citationItems":[{"id":3895,"uris":["http://zotero.org/users/3541366/items/NDEH4BWN"],"uri":["http://zotero.org/users/3541366/items/NDEH4BWN"],"itemData":{"id":3895,"type":"article-journal","abstract":"Sex differences in overall recombination rates are well known, but little theoretical or empirical attention has been given to how and why sexes differ in their recombination landscapes: the patterns of recombination along chromosomes. In the first scientific review of this phenomenon, we find that recombination is biased toward telomeres in males and more uniformly distributed in females in most vertebrates and many other eukaryotes. Notable exceptions to this pattern exist, however. Fine-scale recombination patterns also frequently differ between males and females. The molecular mechanisms responsible for sex differences remain unclear, but chromatin landscapes play a role. Why these sex differences evolve also is unclear. Hypotheses suggest that they may result from sexually antagonistic selection acting on coding genes and their regulatory elements, meiotic drive in females, selection during the haploid phase of the life cycle, selection against aneuploidy, or mechanistic constraints. No single hypothesis, however, can adequately explain the evolution of sex differences in all cases. Sex-specific recombination landscapes have important consequences for population differentiation and sex chromosome evolution.","container-title":"The American Naturalist","DOI":"10.1086/704943","ISSN":"0003-0147","issue":"2","journalAbbreviation":"The American Naturalist","page":"361-379","source":"journals.uchicago.edu (Atypon)","title":"Sex Differences in the Recombination Landscape","volume":"195","author":[{"family":"Sardell","given":"Jason M."},{"family":"Kirkpatrick","given":"Mark"}],"issued":{"date-parts":[["2020",2,1]]}}}],"schema":"https://github.com/citation-style-language/schema/raw/master/csl-citation.json"} </w:instrText>
            </w:r>
            <w:r w:rsidRPr="00444225">
              <w:rPr>
                <w:sz w:val="20"/>
                <w:szCs w:val="20"/>
              </w:rPr>
              <w:fldChar w:fldCharType="separate"/>
            </w:r>
            <w:r w:rsidRPr="00444225">
              <w:rPr>
                <w:rFonts w:ascii="Calibri" w:hAnsi="Calibri"/>
                <w:sz w:val="20"/>
                <w:szCs w:val="20"/>
              </w:rPr>
              <w:t>(Sardell and Kirkpatrick, 2020)</w:t>
            </w:r>
            <w:r w:rsidRPr="00444225">
              <w:rPr>
                <w:sz w:val="20"/>
                <w:szCs w:val="20"/>
              </w:rPr>
              <w:fldChar w:fldCharType="end"/>
            </w:r>
          </w:p>
        </w:tc>
        <w:tc>
          <w:tcPr>
            <w:tcW w:w="627" w:type="pct"/>
            <w:shd w:val="clear" w:color="auto" w:fill="auto"/>
            <w:tcMar>
              <w:top w:w="72" w:type="dxa"/>
              <w:left w:w="144" w:type="dxa"/>
              <w:bottom w:w="72" w:type="dxa"/>
              <w:right w:w="144" w:type="dxa"/>
            </w:tcMar>
            <w:hideMark/>
          </w:tcPr>
          <w:p w14:paraId="26D87514" w14:textId="77777777" w:rsidR="00994BB9" w:rsidRDefault="00994BB9" w:rsidP="00994BB9">
            <w:pPr>
              <w:jc w:val="center"/>
            </w:pPr>
            <w:r w:rsidRPr="00895C71">
              <w:t>Yes</w:t>
            </w:r>
          </w:p>
          <w:p w14:paraId="5910426D" w14:textId="3390F5E5" w:rsidR="00994BB9" w:rsidRPr="00252FD1" w:rsidRDefault="004E4BCE" w:rsidP="004E4BCE">
            <w:pPr>
              <w:jc w:val="center"/>
              <w:rPr>
                <w:sz w:val="20"/>
                <w:szCs w:val="20"/>
              </w:rPr>
            </w:pPr>
            <w:r>
              <w:rPr>
                <w:sz w:val="20"/>
                <w:szCs w:val="20"/>
              </w:rPr>
              <w:t>Maintain large blocks, ‘push’ crossovers to telomeres</w:t>
            </w:r>
          </w:p>
        </w:tc>
        <w:tc>
          <w:tcPr>
            <w:tcW w:w="793" w:type="pct"/>
          </w:tcPr>
          <w:p w14:paraId="5B30AC88" w14:textId="3CBE1B71" w:rsidR="00994BB9" w:rsidRDefault="00994BB9" w:rsidP="00994BB9">
            <w:pPr>
              <w:jc w:val="center"/>
            </w:pPr>
            <w:r>
              <w:t>Yes/</w:t>
            </w:r>
            <w:r w:rsidRPr="00895C71">
              <w:t>Maybe</w:t>
            </w:r>
          </w:p>
          <w:p w14:paraId="0C89519F" w14:textId="7557C361" w:rsidR="00994BB9" w:rsidRDefault="00994BB9" w:rsidP="00994BB9">
            <w:pPr>
              <w:jc w:val="center"/>
              <w:rPr>
                <w:sz w:val="20"/>
                <w:szCs w:val="20"/>
              </w:rPr>
            </w:pPr>
            <w:r>
              <w:rPr>
                <w:sz w:val="20"/>
                <w:szCs w:val="20"/>
              </w:rPr>
              <w:t>Keeping regulatory region and coding regions together could –unify lower between cell variance</w:t>
            </w:r>
          </w:p>
        </w:tc>
        <w:tc>
          <w:tcPr>
            <w:tcW w:w="871" w:type="pct"/>
            <w:shd w:val="clear" w:color="auto" w:fill="auto"/>
            <w:tcMar>
              <w:top w:w="72" w:type="dxa"/>
              <w:left w:w="144" w:type="dxa"/>
              <w:bottom w:w="72" w:type="dxa"/>
              <w:right w:w="144" w:type="dxa"/>
            </w:tcMar>
            <w:hideMark/>
          </w:tcPr>
          <w:p w14:paraId="5549D2E4" w14:textId="549E3226" w:rsidR="00994BB9" w:rsidRDefault="00994BB9" w:rsidP="00994BB9">
            <w:pPr>
              <w:jc w:val="center"/>
              <w:rPr>
                <w:sz w:val="20"/>
                <w:szCs w:val="20"/>
              </w:rPr>
            </w:pPr>
            <w:r>
              <w:rPr>
                <w:sz w:val="20"/>
                <w:szCs w:val="20"/>
              </w:rPr>
              <w:t>?</w:t>
            </w:r>
            <w:r w:rsidRPr="00252FD1">
              <w:rPr>
                <w:sz w:val="20"/>
                <w:szCs w:val="20"/>
              </w:rPr>
              <w:t xml:space="preserve"> </w:t>
            </w:r>
          </w:p>
          <w:p w14:paraId="786B859F" w14:textId="0C2C4E4C" w:rsidR="00994BB9" w:rsidRPr="00252FD1" w:rsidRDefault="00994BB9" w:rsidP="00994BB9">
            <w:pPr>
              <w:jc w:val="center"/>
              <w:rPr>
                <w:sz w:val="20"/>
                <w:szCs w:val="20"/>
              </w:rPr>
            </w:pPr>
            <w:r>
              <w:rPr>
                <w:sz w:val="20"/>
                <w:szCs w:val="20"/>
              </w:rPr>
              <w:t>No prediction for chromosome axis</w:t>
            </w:r>
          </w:p>
        </w:tc>
        <w:tc>
          <w:tcPr>
            <w:tcW w:w="742" w:type="pct"/>
          </w:tcPr>
          <w:p w14:paraId="34C8D9CE" w14:textId="321D1189" w:rsidR="00994BB9" w:rsidRDefault="00214D5E" w:rsidP="00994BB9">
            <w:pPr>
              <w:jc w:val="center"/>
            </w:pPr>
            <w:r>
              <w:t>No</w:t>
            </w:r>
          </w:p>
          <w:p w14:paraId="38C4AFFA" w14:textId="77777777" w:rsidR="00994BB9" w:rsidRDefault="00994BB9" w:rsidP="00994BB9">
            <w:pPr>
              <w:jc w:val="center"/>
            </w:pPr>
          </w:p>
          <w:p w14:paraId="0ECA9D92" w14:textId="5C05E02A" w:rsidR="00994BB9" w:rsidRPr="00895C71" w:rsidRDefault="00994BB9" w:rsidP="00994BB9">
            <w:pPr>
              <w:jc w:val="center"/>
            </w:pPr>
            <w:r w:rsidRPr="00252FD1">
              <w:rPr>
                <w:sz w:val="20"/>
                <w:szCs w:val="20"/>
              </w:rPr>
              <w:t>(males should evolve to be lower</w:t>
            </w:r>
            <w:r w:rsidR="00214D5E">
              <w:rPr>
                <w:sz w:val="20"/>
                <w:szCs w:val="20"/>
              </w:rPr>
              <w:t xml:space="preserve"> </w:t>
            </w:r>
            <w:proofErr w:type="spellStart"/>
            <w:r w:rsidR="00214D5E">
              <w:rPr>
                <w:sz w:val="20"/>
                <w:szCs w:val="20"/>
              </w:rPr>
              <w:t>gwRR</w:t>
            </w:r>
            <w:proofErr w:type="spellEnd"/>
            <w:r w:rsidRPr="00252FD1">
              <w:rPr>
                <w:sz w:val="20"/>
                <w:szCs w:val="20"/>
              </w:rPr>
              <w:t>)</w:t>
            </w:r>
          </w:p>
        </w:tc>
        <w:tc>
          <w:tcPr>
            <w:tcW w:w="1033" w:type="pct"/>
          </w:tcPr>
          <w:p w14:paraId="2DFA344F" w14:textId="14BD8B42" w:rsidR="00994BB9" w:rsidRDefault="00994BB9" w:rsidP="00994BB9">
            <w:pPr>
              <w:jc w:val="center"/>
            </w:pPr>
            <w:r>
              <w:t>Yes? Maybe</w:t>
            </w:r>
          </w:p>
          <w:p w14:paraId="0E0B9414" w14:textId="16B76714" w:rsidR="00994BB9" w:rsidRPr="00297B67" w:rsidRDefault="00994BB9" w:rsidP="00214D5E">
            <w:pPr>
              <w:jc w:val="center"/>
              <w:rPr>
                <w:sz w:val="20"/>
                <w:szCs w:val="20"/>
              </w:rPr>
            </w:pPr>
            <w:r>
              <w:rPr>
                <w:sz w:val="20"/>
                <w:szCs w:val="20"/>
              </w:rPr>
              <w:t xml:space="preserve">Stronger interference pattern results is equivalent to larger cis </w:t>
            </w:r>
            <w:r w:rsidR="00214D5E">
              <w:rPr>
                <w:sz w:val="20"/>
                <w:szCs w:val="20"/>
              </w:rPr>
              <w:t>blocks of chromosomes together</w:t>
            </w:r>
          </w:p>
        </w:tc>
      </w:tr>
      <w:tr w:rsidR="00994BB9" w:rsidRPr="00895C71" w14:paraId="086FE48B" w14:textId="77777777" w:rsidTr="0011452A">
        <w:trPr>
          <w:trHeight w:val="2027"/>
        </w:trPr>
        <w:tc>
          <w:tcPr>
            <w:tcW w:w="933" w:type="pct"/>
            <w:shd w:val="clear" w:color="auto" w:fill="auto"/>
            <w:tcMar>
              <w:top w:w="72" w:type="dxa"/>
              <w:left w:w="144" w:type="dxa"/>
              <w:bottom w:w="72" w:type="dxa"/>
              <w:right w:w="144" w:type="dxa"/>
            </w:tcMar>
            <w:hideMark/>
          </w:tcPr>
          <w:p w14:paraId="43118F4B" w14:textId="0C777FF8" w:rsidR="00994BB9" w:rsidRPr="00895C71" w:rsidRDefault="00994BB9" w:rsidP="00994BB9">
            <w:r w:rsidRPr="00895C71">
              <w:t>Two locus</w:t>
            </w:r>
            <w:r>
              <w:t xml:space="preserve"> modifier</w:t>
            </w:r>
          </w:p>
          <w:p w14:paraId="0CC7925E" w14:textId="33F5ED2A" w:rsidR="00994BB9" w:rsidRDefault="00994BB9" w:rsidP="00994BB9">
            <w:r w:rsidRPr="00895C71">
              <w:t xml:space="preserve">(protection against </w:t>
            </w:r>
            <w:r>
              <w:t xml:space="preserve">meiotic </w:t>
            </w:r>
            <w:r w:rsidRPr="00895C71">
              <w:t>drive systems)</w:t>
            </w:r>
            <w:r w:rsidR="004E4BCE">
              <w:t xml:space="preserve">, </w:t>
            </w:r>
            <w:r w:rsidR="004E4BCE" w:rsidRPr="004E4BCE">
              <w:t>(breaking up conspiracies of drive)</w:t>
            </w:r>
          </w:p>
          <w:p w14:paraId="7C983481" w14:textId="77777777" w:rsidR="004E4BCE" w:rsidRDefault="004E4BCE" w:rsidP="00994BB9"/>
          <w:p w14:paraId="5388E2D7" w14:textId="77777777" w:rsidR="00994BB9" w:rsidRPr="00444225" w:rsidRDefault="00994BB9" w:rsidP="00994BB9">
            <w:pPr>
              <w:rPr>
                <w:sz w:val="20"/>
                <w:szCs w:val="20"/>
              </w:rPr>
            </w:pPr>
            <w:r w:rsidRPr="00444225">
              <w:rPr>
                <w:sz w:val="20"/>
                <w:szCs w:val="20"/>
              </w:rPr>
              <w:fldChar w:fldCharType="begin"/>
            </w:r>
            <w:r w:rsidRPr="00444225">
              <w:rPr>
                <w:sz w:val="20"/>
                <w:szCs w:val="20"/>
              </w:rPr>
              <w:instrText xml:space="preserve"> ADDIN ZOTERO_ITEM CSL_CITATION {"citationID":"M3CjDJ9Q","properties":{"formattedCitation":"(Brandvain and Coop, 2012)","plainCitation":"(Brandvain and Coop, 2012)","noteIndex":0},"citationItems":[{"id":3918,"uris":["http://zotero.org/users/3541366/items/882WHQ6E"],"uri":["http://zotero.org/users/3541366/items/882WHQ6E"],"itemData":{"id":3918,"type":"article-journal","container-title":"Genetics","issue":"2","note":"publisher: Genetics Soc America","page":"709–723","source":"Google Scholar","title":"Scrambling eggs: meiotic drive and the evolution of female recombination rates","title-short":"Scrambling eggs","volume":"190","author":[{"family":"Brandvain","given":"Yaniv"},{"family":"Coop","given":"Graham"}],"issued":{"date-parts":[["2012"]]}}}],"schema":"https://github.com/citation-style-language/schema/raw/master/csl-citation.json"} </w:instrText>
            </w:r>
            <w:r w:rsidRPr="00444225">
              <w:rPr>
                <w:sz w:val="20"/>
                <w:szCs w:val="20"/>
              </w:rPr>
              <w:fldChar w:fldCharType="separate"/>
            </w:r>
            <w:r w:rsidRPr="00444225">
              <w:rPr>
                <w:rFonts w:ascii="Calibri" w:hAnsi="Calibri"/>
                <w:sz w:val="20"/>
                <w:szCs w:val="20"/>
              </w:rPr>
              <w:t>(Brandvain and Coop, 2012)</w:t>
            </w:r>
            <w:r w:rsidRPr="00444225">
              <w:rPr>
                <w:sz w:val="20"/>
                <w:szCs w:val="20"/>
              </w:rPr>
              <w:fldChar w:fldCharType="end"/>
            </w:r>
          </w:p>
        </w:tc>
        <w:tc>
          <w:tcPr>
            <w:tcW w:w="627" w:type="pct"/>
            <w:shd w:val="clear" w:color="auto" w:fill="auto"/>
            <w:tcMar>
              <w:top w:w="72" w:type="dxa"/>
              <w:left w:w="144" w:type="dxa"/>
              <w:bottom w:w="72" w:type="dxa"/>
              <w:right w:w="144" w:type="dxa"/>
            </w:tcMar>
            <w:hideMark/>
          </w:tcPr>
          <w:p w14:paraId="457333E3" w14:textId="77777777" w:rsidR="00994BB9" w:rsidRPr="001C1E54" w:rsidRDefault="00994BB9" w:rsidP="00994BB9">
            <w:pPr>
              <w:jc w:val="center"/>
              <w:rPr>
                <w:b/>
              </w:rPr>
            </w:pPr>
            <w:r w:rsidRPr="001C1E54">
              <w:rPr>
                <w:b/>
              </w:rPr>
              <w:t>Yes</w:t>
            </w:r>
          </w:p>
          <w:p w14:paraId="6F9A66E0" w14:textId="77777777" w:rsidR="00994BB9" w:rsidRPr="00252FD1" w:rsidRDefault="00994BB9" w:rsidP="00994BB9">
            <w:pPr>
              <w:jc w:val="center"/>
              <w:rPr>
                <w:sz w:val="20"/>
                <w:szCs w:val="20"/>
              </w:rPr>
            </w:pPr>
            <w:r w:rsidRPr="00252FD1">
              <w:rPr>
                <w:sz w:val="20"/>
                <w:szCs w:val="20"/>
              </w:rPr>
              <w:t>Females generally higher RR and COs closer to centromeres.</w:t>
            </w:r>
          </w:p>
        </w:tc>
        <w:tc>
          <w:tcPr>
            <w:tcW w:w="793" w:type="pct"/>
          </w:tcPr>
          <w:p w14:paraId="42EF689C" w14:textId="773ED3C3" w:rsidR="00994BB9" w:rsidRDefault="00994BB9" w:rsidP="00994BB9">
            <w:pPr>
              <w:jc w:val="center"/>
            </w:pPr>
            <w:r>
              <w:t>Yes</w:t>
            </w:r>
            <w:r w:rsidR="00324D3E">
              <w:t>/Maybe</w:t>
            </w:r>
          </w:p>
          <w:p w14:paraId="758CF2A0" w14:textId="77777777" w:rsidR="00994BB9" w:rsidRDefault="00994BB9" w:rsidP="00994BB9">
            <w:pPr>
              <w:jc w:val="center"/>
              <w:rPr>
                <w:sz w:val="20"/>
                <w:szCs w:val="20"/>
              </w:rPr>
            </w:pPr>
            <w:r w:rsidRPr="00252FD1">
              <w:rPr>
                <w:sz w:val="20"/>
                <w:szCs w:val="20"/>
              </w:rPr>
              <w:t>More variance between oocytes to reduce effectiveness of centromere drive.</w:t>
            </w:r>
          </w:p>
          <w:p w14:paraId="155EA32A" w14:textId="77777777" w:rsidR="00994BB9" w:rsidRDefault="001C1E54" w:rsidP="00994BB9">
            <w:pPr>
              <w:jc w:val="center"/>
              <w:rPr>
                <w:sz w:val="20"/>
                <w:szCs w:val="20"/>
              </w:rPr>
            </w:pPr>
            <w:r>
              <w:rPr>
                <w:sz w:val="20"/>
                <w:szCs w:val="20"/>
              </w:rPr>
              <w:t>No</w:t>
            </w:r>
          </w:p>
          <w:p w14:paraId="0A420280" w14:textId="0052FEC0" w:rsidR="001C1E54" w:rsidRDefault="001C1E54" w:rsidP="00994BB9">
            <w:pPr>
              <w:jc w:val="center"/>
              <w:rPr>
                <w:sz w:val="20"/>
                <w:szCs w:val="20"/>
              </w:rPr>
            </w:pPr>
            <w:r>
              <w:rPr>
                <w:sz w:val="20"/>
                <w:szCs w:val="20"/>
              </w:rPr>
              <w:t>Females should evolve consistent manner to limit drivers</w:t>
            </w:r>
          </w:p>
        </w:tc>
        <w:tc>
          <w:tcPr>
            <w:tcW w:w="871" w:type="pct"/>
            <w:shd w:val="clear" w:color="auto" w:fill="auto"/>
            <w:tcMar>
              <w:top w:w="72" w:type="dxa"/>
              <w:left w:w="144" w:type="dxa"/>
              <w:bottom w:w="72" w:type="dxa"/>
              <w:right w:w="144" w:type="dxa"/>
            </w:tcMar>
            <w:hideMark/>
          </w:tcPr>
          <w:p w14:paraId="1AC46871" w14:textId="3D666CCD" w:rsidR="00994BB9" w:rsidRDefault="00994BB9" w:rsidP="00994BB9">
            <w:pPr>
              <w:jc w:val="center"/>
              <w:rPr>
                <w:sz w:val="20"/>
                <w:szCs w:val="20"/>
              </w:rPr>
            </w:pPr>
            <w:r>
              <w:rPr>
                <w:sz w:val="20"/>
                <w:szCs w:val="20"/>
              </w:rPr>
              <w:t>?</w:t>
            </w:r>
          </w:p>
          <w:p w14:paraId="19D15CE6" w14:textId="7BE77EAE" w:rsidR="00994BB9" w:rsidRPr="00252FD1" w:rsidRDefault="00994BB9" w:rsidP="00994BB9">
            <w:pPr>
              <w:jc w:val="center"/>
              <w:rPr>
                <w:sz w:val="20"/>
                <w:szCs w:val="20"/>
              </w:rPr>
            </w:pPr>
            <w:r>
              <w:rPr>
                <w:sz w:val="20"/>
                <w:szCs w:val="20"/>
              </w:rPr>
              <w:t>No prediction for chromosome axis</w:t>
            </w:r>
          </w:p>
        </w:tc>
        <w:tc>
          <w:tcPr>
            <w:tcW w:w="742" w:type="pct"/>
          </w:tcPr>
          <w:p w14:paraId="7D5AC43F" w14:textId="3F13F4C4" w:rsidR="00AF5F38" w:rsidRDefault="00AF5F38" w:rsidP="00AF5F38">
            <w:pPr>
              <w:jc w:val="center"/>
            </w:pPr>
            <w:r>
              <w:t>Yes / (maybe)</w:t>
            </w:r>
          </w:p>
          <w:p w14:paraId="7BA1CF67" w14:textId="1639D4A5" w:rsidR="00AF5F38" w:rsidRDefault="00AF5F38" w:rsidP="00AF5F38">
            <w:pPr>
              <w:jc w:val="center"/>
            </w:pPr>
            <w:r>
              <w:t>Depends on the stage driver acts (MI or MII)</w:t>
            </w:r>
          </w:p>
          <w:p w14:paraId="2E64D374" w14:textId="29D1A57D" w:rsidR="00994BB9" w:rsidRPr="00FE1462" w:rsidRDefault="00994BB9" w:rsidP="001C1E54">
            <w:pPr>
              <w:jc w:val="center"/>
              <w:rPr>
                <w:sz w:val="20"/>
                <w:szCs w:val="20"/>
              </w:rPr>
            </w:pPr>
          </w:p>
        </w:tc>
        <w:tc>
          <w:tcPr>
            <w:tcW w:w="1033" w:type="pct"/>
          </w:tcPr>
          <w:p w14:paraId="6D10E779" w14:textId="77777777" w:rsidR="00994BB9" w:rsidRDefault="00994BB9" w:rsidP="00994BB9">
            <w:pPr>
              <w:jc w:val="center"/>
            </w:pPr>
            <w:r>
              <w:t>No</w:t>
            </w:r>
          </w:p>
          <w:p w14:paraId="332E145E" w14:textId="77777777" w:rsidR="00994BB9" w:rsidRDefault="00994BB9" w:rsidP="00994BB9">
            <w:pPr>
              <w:jc w:val="center"/>
              <w:rPr>
                <w:sz w:val="20"/>
                <w:szCs w:val="20"/>
              </w:rPr>
            </w:pPr>
          </w:p>
          <w:p w14:paraId="3C8D0119" w14:textId="5EE6CDF9" w:rsidR="00994BB9" w:rsidRPr="00A17D52" w:rsidRDefault="00994BB9" w:rsidP="00214D5E">
            <w:pPr>
              <w:jc w:val="center"/>
              <w:rPr>
                <w:sz w:val="20"/>
                <w:szCs w:val="20"/>
              </w:rPr>
            </w:pPr>
            <w:r w:rsidRPr="00A17D52">
              <w:rPr>
                <w:sz w:val="20"/>
                <w:szCs w:val="20"/>
              </w:rPr>
              <w:t xml:space="preserve">Predictions don’t apply to </w:t>
            </w:r>
            <w:r w:rsidR="00214D5E">
              <w:rPr>
                <w:sz w:val="20"/>
                <w:szCs w:val="20"/>
              </w:rPr>
              <w:t>single meiotic events or recombination landscape.</w:t>
            </w:r>
          </w:p>
        </w:tc>
      </w:tr>
      <w:tr w:rsidR="00994BB9" w:rsidRPr="00895C71" w14:paraId="16869E04" w14:textId="77777777" w:rsidTr="0011452A">
        <w:trPr>
          <w:trHeight w:val="390"/>
        </w:trPr>
        <w:tc>
          <w:tcPr>
            <w:tcW w:w="933" w:type="pct"/>
            <w:shd w:val="clear" w:color="auto" w:fill="auto"/>
            <w:tcMar>
              <w:top w:w="72" w:type="dxa"/>
              <w:left w:w="144" w:type="dxa"/>
              <w:bottom w:w="72" w:type="dxa"/>
              <w:right w:w="144" w:type="dxa"/>
            </w:tcMar>
            <w:hideMark/>
          </w:tcPr>
          <w:p w14:paraId="6BAEF85F" w14:textId="6AA6507B" w:rsidR="00994BB9" w:rsidRDefault="00994BB9" w:rsidP="00994BB9">
            <w:r>
              <w:t>Spindle based Selection</w:t>
            </w:r>
          </w:p>
          <w:p w14:paraId="20367CC7" w14:textId="77777777" w:rsidR="00994BB9" w:rsidRDefault="00994BB9" w:rsidP="00994BB9">
            <w:r>
              <w:t>(Metaphase I)</w:t>
            </w:r>
          </w:p>
          <w:p w14:paraId="655DA71F" w14:textId="77777777" w:rsidR="00214D5E" w:rsidRDefault="00214D5E" w:rsidP="00994BB9"/>
          <w:p w14:paraId="7B8E57B1" w14:textId="77777777" w:rsidR="00214D5E" w:rsidRDefault="00214D5E" w:rsidP="00994BB9">
            <w:r>
              <w:t>(many citations, )</w:t>
            </w:r>
          </w:p>
          <w:p w14:paraId="475B3E29" w14:textId="77777777" w:rsidR="00214D5E" w:rsidRDefault="00214D5E" w:rsidP="00994BB9">
            <w:r>
              <w:t>(lane K</w:t>
            </w:r>
          </w:p>
          <w:p w14:paraId="458FE889" w14:textId="5B328E00" w:rsidR="00214D5E" w:rsidRPr="00895C71" w:rsidRDefault="00214D5E" w:rsidP="00994BB9">
            <w:proofErr w:type="spellStart"/>
            <w:r>
              <w:t>Schuh</w:t>
            </w:r>
            <w:proofErr w:type="spellEnd"/>
            <w:r>
              <w:t xml:space="preserve"> </w:t>
            </w:r>
            <w:proofErr w:type="spellStart"/>
            <w:r>
              <w:t>Ellenburg</w:t>
            </w:r>
            <w:proofErr w:type="spellEnd"/>
          </w:p>
        </w:tc>
        <w:tc>
          <w:tcPr>
            <w:tcW w:w="627" w:type="pct"/>
            <w:shd w:val="clear" w:color="auto" w:fill="auto"/>
            <w:tcMar>
              <w:top w:w="72" w:type="dxa"/>
              <w:left w:w="144" w:type="dxa"/>
              <w:bottom w:w="72" w:type="dxa"/>
              <w:right w:w="144" w:type="dxa"/>
            </w:tcMar>
            <w:hideMark/>
          </w:tcPr>
          <w:p w14:paraId="3CD8BA2B" w14:textId="77777777" w:rsidR="00994BB9" w:rsidRDefault="00994BB9" w:rsidP="00994BB9">
            <w:pPr>
              <w:jc w:val="center"/>
            </w:pPr>
            <w:r w:rsidRPr="00895C71">
              <w:t>Yes</w:t>
            </w:r>
          </w:p>
          <w:p w14:paraId="616ADAC3" w14:textId="77777777" w:rsidR="00994BB9" w:rsidRPr="00252FD1" w:rsidRDefault="00994BB9" w:rsidP="00994BB9">
            <w:pPr>
              <w:jc w:val="center"/>
              <w:rPr>
                <w:sz w:val="20"/>
                <w:szCs w:val="20"/>
              </w:rPr>
            </w:pPr>
            <w:r w:rsidRPr="00252FD1">
              <w:rPr>
                <w:sz w:val="20"/>
                <w:szCs w:val="20"/>
              </w:rPr>
              <w:t xml:space="preserve">Telomere position maximizes sister cohesion with tension. </w:t>
            </w:r>
          </w:p>
          <w:p w14:paraId="5B574E32" w14:textId="77777777" w:rsidR="00994BB9" w:rsidRPr="00895C71" w:rsidRDefault="00994BB9" w:rsidP="00994BB9">
            <w:pPr>
              <w:jc w:val="center"/>
            </w:pPr>
          </w:p>
        </w:tc>
        <w:tc>
          <w:tcPr>
            <w:tcW w:w="793" w:type="pct"/>
          </w:tcPr>
          <w:p w14:paraId="58D38C0F" w14:textId="77777777" w:rsidR="00994BB9" w:rsidRDefault="00994BB9" w:rsidP="00994BB9">
            <w:pPr>
              <w:jc w:val="center"/>
            </w:pPr>
            <w:r>
              <w:t>Y</w:t>
            </w:r>
            <w:r w:rsidRPr="00895C71">
              <w:t>es</w:t>
            </w:r>
          </w:p>
          <w:p w14:paraId="798BAB34" w14:textId="46B0F4EA" w:rsidR="00994BB9" w:rsidRDefault="00994BB9" w:rsidP="00994BB9">
            <w:pPr>
              <w:jc w:val="center"/>
            </w:pPr>
            <w:r w:rsidRPr="00252FD1">
              <w:rPr>
                <w:sz w:val="20"/>
                <w:szCs w:val="20"/>
              </w:rPr>
              <w:t>Relaxed selection on SAC would</w:t>
            </w:r>
            <w:r>
              <w:rPr>
                <w:sz w:val="20"/>
                <w:szCs w:val="20"/>
              </w:rPr>
              <w:t xml:space="preserve"> increases variance across oocytes relative to spermatocytes</w:t>
            </w:r>
            <w:r w:rsidRPr="00252FD1">
              <w:rPr>
                <w:sz w:val="20"/>
                <w:szCs w:val="20"/>
              </w:rPr>
              <w:t>.</w:t>
            </w:r>
          </w:p>
        </w:tc>
        <w:tc>
          <w:tcPr>
            <w:tcW w:w="871" w:type="pct"/>
            <w:shd w:val="clear" w:color="auto" w:fill="auto"/>
            <w:tcMar>
              <w:top w:w="72" w:type="dxa"/>
              <w:left w:w="144" w:type="dxa"/>
              <w:bottom w:w="72" w:type="dxa"/>
              <w:right w:w="144" w:type="dxa"/>
            </w:tcMar>
            <w:hideMark/>
          </w:tcPr>
          <w:p w14:paraId="32CF4CC0" w14:textId="5F7BEA01" w:rsidR="00994BB9" w:rsidRPr="001C1E54" w:rsidRDefault="001C1E54" w:rsidP="001C1E54">
            <w:pPr>
              <w:jc w:val="center"/>
            </w:pPr>
            <w:r>
              <w:t>?</w:t>
            </w:r>
            <w:bookmarkStart w:id="0" w:name="_GoBack"/>
            <w:bookmarkEnd w:id="0"/>
          </w:p>
        </w:tc>
        <w:tc>
          <w:tcPr>
            <w:tcW w:w="742" w:type="pct"/>
          </w:tcPr>
          <w:p w14:paraId="7EFE340B" w14:textId="04EF72F6" w:rsidR="00994BB9" w:rsidRDefault="00994BB9" w:rsidP="00994BB9">
            <w:pPr>
              <w:jc w:val="center"/>
            </w:pPr>
            <w:r>
              <w:t>Yes</w:t>
            </w:r>
          </w:p>
          <w:p w14:paraId="64D770DA" w14:textId="4647336F" w:rsidR="00994BB9" w:rsidRDefault="00994BB9" w:rsidP="00994BB9">
            <w:pPr>
              <w:jc w:val="center"/>
            </w:pPr>
            <w:r>
              <w:rPr>
                <w:sz w:val="20"/>
                <w:szCs w:val="20"/>
              </w:rPr>
              <w:t>Directional selection can cause faster evolution in males relative to females</w:t>
            </w:r>
          </w:p>
        </w:tc>
        <w:tc>
          <w:tcPr>
            <w:tcW w:w="1033" w:type="pct"/>
          </w:tcPr>
          <w:p w14:paraId="38114AEA" w14:textId="01B6F074" w:rsidR="00994BB9" w:rsidRDefault="00994BB9" w:rsidP="00994BB9">
            <w:pPr>
              <w:jc w:val="center"/>
            </w:pPr>
            <w:r>
              <w:t>Yes?</w:t>
            </w:r>
          </w:p>
          <w:p w14:paraId="0A73C62F" w14:textId="55CA9606" w:rsidR="00994BB9" w:rsidRPr="00A17D52" w:rsidRDefault="00994BB9" w:rsidP="00994BB9">
            <w:pPr>
              <w:jc w:val="center"/>
              <w:rPr>
                <w:sz w:val="20"/>
                <w:szCs w:val="20"/>
              </w:rPr>
            </w:pPr>
            <w:r>
              <w:rPr>
                <w:sz w:val="20"/>
                <w:szCs w:val="20"/>
              </w:rPr>
              <w:t>If sister cohesion influences spindle dynamics…</w:t>
            </w:r>
          </w:p>
        </w:tc>
      </w:tr>
      <w:tr w:rsidR="00994BB9" w:rsidRPr="00895C71" w14:paraId="75E1834D" w14:textId="77777777" w:rsidTr="0011452A">
        <w:trPr>
          <w:trHeight w:val="390"/>
        </w:trPr>
        <w:tc>
          <w:tcPr>
            <w:tcW w:w="933" w:type="pct"/>
            <w:shd w:val="clear" w:color="auto" w:fill="auto"/>
            <w:tcMar>
              <w:top w:w="72" w:type="dxa"/>
              <w:left w:w="144" w:type="dxa"/>
              <w:bottom w:w="72" w:type="dxa"/>
              <w:right w:w="144" w:type="dxa"/>
            </w:tcMar>
          </w:tcPr>
          <w:p w14:paraId="365B0116" w14:textId="11A84225" w:rsidR="00994BB9" w:rsidRDefault="00994BB9" w:rsidP="00994BB9">
            <w:r>
              <w:t>COM</w:t>
            </w:r>
          </w:p>
          <w:p w14:paraId="5C91925F" w14:textId="1B013A4C" w:rsidR="00994BB9" w:rsidRDefault="00994BB9" w:rsidP="00994BB9">
            <w:r>
              <w:t>(early prophase )</w:t>
            </w:r>
          </w:p>
          <w:p w14:paraId="045E1722" w14:textId="6C7BB6F8" w:rsidR="00994BB9" w:rsidRDefault="00994BB9" w:rsidP="00994BB9">
            <w:r>
              <w:lastRenderedPageBreak/>
              <w:t>(</w:t>
            </w:r>
            <w:proofErr w:type="gramStart"/>
            <w:r>
              <w:t>other</w:t>
            </w:r>
            <w:proofErr w:type="gramEnd"/>
            <w:r>
              <w:t xml:space="preserve"> biophysical?)</w:t>
            </w:r>
          </w:p>
          <w:p w14:paraId="28AA1E23" w14:textId="77777777" w:rsidR="00994BB9" w:rsidRDefault="00994BB9" w:rsidP="00994BB9"/>
          <w:p w14:paraId="25FDBD1A" w14:textId="528CF349" w:rsidR="00994BB9" w:rsidRDefault="00994BB9" w:rsidP="00994BB9">
            <w:r>
              <w:t>(</w:t>
            </w:r>
            <w:proofErr w:type="spellStart"/>
            <w:r>
              <w:t>Hulten</w:t>
            </w:r>
            <w:proofErr w:type="spellEnd"/>
            <w:r>
              <w:t>)</w:t>
            </w:r>
          </w:p>
        </w:tc>
        <w:tc>
          <w:tcPr>
            <w:tcW w:w="627" w:type="pct"/>
            <w:shd w:val="clear" w:color="auto" w:fill="auto"/>
            <w:tcMar>
              <w:top w:w="72" w:type="dxa"/>
              <w:left w:w="144" w:type="dxa"/>
              <w:bottom w:w="72" w:type="dxa"/>
              <w:right w:w="144" w:type="dxa"/>
            </w:tcMar>
          </w:tcPr>
          <w:p w14:paraId="40CA390B" w14:textId="56FDE148" w:rsidR="00994BB9" w:rsidRDefault="00994BB9" w:rsidP="00994BB9">
            <w:pPr>
              <w:jc w:val="center"/>
            </w:pPr>
            <w:r>
              <w:lastRenderedPageBreak/>
              <w:t>Yes?</w:t>
            </w:r>
          </w:p>
          <w:p w14:paraId="124C4EE3" w14:textId="40492C02" w:rsidR="00994BB9" w:rsidRPr="00895C71" w:rsidRDefault="00994BB9" w:rsidP="00994BB9">
            <w:pPr>
              <w:jc w:val="center"/>
            </w:pPr>
            <w:r>
              <w:rPr>
                <w:sz w:val="20"/>
                <w:szCs w:val="20"/>
              </w:rPr>
              <w:t xml:space="preserve">(Movements cause –positive </w:t>
            </w:r>
            <w:r>
              <w:rPr>
                <w:sz w:val="20"/>
                <w:szCs w:val="20"/>
              </w:rPr>
              <w:lastRenderedPageBreak/>
              <w:t>interference pattern – different in sexes – is due to axis length differences ….?</w:t>
            </w:r>
          </w:p>
        </w:tc>
        <w:tc>
          <w:tcPr>
            <w:tcW w:w="793" w:type="pct"/>
          </w:tcPr>
          <w:p w14:paraId="0DB08A34" w14:textId="404ED16E" w:rsidR="00994BB9" w:rsidRDefault="00994BB9" w:rsidP="00994BB9">
            <w:pPr>
              <w:jc w:val="center"/>
            </w:pPr>
            <w:r>
              <w:lastRenderedPageBreak/>
              <w:t>?</w:t>
            </w:r>
            <w:r w:rsidR="00324D3E">
              <w:t>unknown</w:t>
            </w:r>
          </w:p>
          <w:p w14:paraId="27695ABF" w14:textId="48B2B486" w:rsidR="00994BB9" w:rsidRDefault="00994BB9" w:rsidP="00994BB9">
            <w:pPr>
              <w:jc w:val="center"/>
            </w:pPr>
            <w:r w:rsidRPr="00FE1462">
              <w:rPr>
                <w:sz w:val="20"/>
                <w:szCs w:val="20"/>
              </w:rPr>
              <w:lastRenderedPageBreak/>
              <w:t>(no prediction for between cell/gamete type variance)</w:t>
            </w:r>
          </w:p>
        </w:tc>
        <w:tc>
          <w:tcPr>
            <w:tcW w:w="871" w:type="pct"/>
            <w:shd w:val="clear" w:color="auto" w:fill="auto"/>
            <w:tcMar>
              <w:top w:w="72" w:type="dxa"/>
              <w:left w:w="144" w:type="dxa"/>
              <w:bottom w:w="72" w:type="dxa"/>
              <w:right w:w="144" w:type="dxa"/>
            </w:tcMar>
          </w:tcPr>
          <w:p w14:paraId="39FE997C" w14:textId="339195BE" w:rsidR="00994BB9" w:rsidRDefault="00994BB9" w:rsidP="00994BB9">
            <w:pPr>
              <w:jc w:val="center"/>
            </w:pPr>
            <w:r>
              <w:lastRenderedPageBreak/>
              <w:t>Yes</w:t>
            </w:r>
          </w:p>
          <w:p w14:paraId="147B1609" w14:textId="7507B852" w:rsidR="00994BB9" w:rsidRPr="00FE1462" w:rsidRDefault="00994BB9" w:rsidP="00994BB9">
            <w:pPr>
              <w:jc w:val="center"/>
              <w:rPr>
                <w:sz w:val="20"/>
                <w:szCs w:val="20"/>
              </w:rPr>
            </w:pPr>
            <w:r w:rsidRPr="00FE1462">
              <w:rPr>
                <w:sz w:val="20"/>
                <w:szCs w:val="20"/>
              </w:rPr>
              <w:lastRenderedPageBreak/>
              <w:t>(longer female axis because of larger egg size)</w:t>
            </w:r>
          </w:p>
        </w:tc>
        <w:tc>
          <w:tcPr>
            <w:tcW w:w="742" w:type="pct"/>
          </w:tcPr>
          <w:p w14:paraId="4BB25DE4" w14:textId="76AF28FB" w:rsidR="00994BB9" w:rsidRDefault="00994BB9" w:rsidP="00994BB9">
            <w:pPr>
              <w:jc w:val="center"/>
            </w:pPr>
            <w:r>
              <w:lastRenderedPageBreak/>
              <w:t>?No</w:t>
            </w:r>
          </w:p>
          <w:p w14:paraId="65411849" w14:textId="1D38B1D7" w:rsidR="00994BB9" w:rsidRDefault="00994BB9" w:rsidP="00994BB9">
            <w:pPr>
              <w:jc w:val="center"/>
            </w:pPr>
            <w:r>
              <w:lastRenderedPageBreak/>
              <w:t>No evolution predictions…</w:t>
            </w:r>
          </w:p>
        </w:tc>
        <w:tc>
          <w:tcPr>
            <w:tcW w:w="1033" w:type="pct"/>
          </w:tcPr>
          <w:p w14:paraId="0D4D9F36" w14:textId="77777777" w:rsidR="00994BB9" w:rsidRDefault="00994BB9" w:rsidP="00994BB9">
            <w:pPr>
              <w:jc w:val="center"/>
            </w:pPr>
          </w:p>
        </w:tc>
      </w:tr>
      <w:tr w:rsidR="00994BB9" w:rsidRPr="00895C71" w14:paraId="448CE4D7" w14:textId="77777777" w:rsidTr="0011452A">
        <w:trPr>
          <w:trHeight w:val="390"/>
        </w:trPr>
        <w:tc>
          <w:tcPr>
            <w:tcW w:w="933" w:type="pct"/>
            <w:shd w:val="clear" w:color="auto" w:fill="auto"/>
            <w:tcMar>
              <w:top w:w="72" w:type="dxa"/>
              <w:left w:w="144" w:type="dxa"/>
              <w:bottom w:w="72" w:type="dxa"/>
              <w:right w:w="144" w:type="dxa"/>
            </w:tcMar>
          </w:tcPr>
          <w:p w14:paraId="60544359" w14:textId="77530468" w:rsidR="00994BB9" w:rsidRDefault="00994BB9" w:rsidP="00994BB9">
            <w:r>
              <w:t>(differences in PGS pool)</w:t>
            </w:r>
          </w:p>
        </w:tc>
        <w:tc>
          <w:tcPr>
            <w:tcW w:w="627" w:type="pct"/>
            <w:shd w:val="clear" w:color="auto" w:fill="auto"/>
            <w:tcMar>
              <w:top w:w="72" w:type="dxa"/>
              <w:left w:w="144" w:type="dxa"/>
              <w:bottom w:w="72" w:type="dxa"/>
              <w:right w:w="144" w:type="dxa"/>
            </w:tcMar>
          </w:tcPr>
          <w:p w14:paraId="1BA8A31F" w14:textId="77777777" w:rsidR="00994BB9" w:rsidRPr="00895C71" w:rsidRDefault="00994BB9" w:rsidP="00994BB9">
            <w:pPr>
              <w:jc w:val="center"/>
            </w:pPr>
          </w:p>
        </w:tc>
        <w:tc>
          <w:tcPr>
            <w:tcW w:w="793" w:type="pct"/>
          </w:tcPr>
          <w:p w14:paraId="7FC7A76E" w14:textId="77777777" w:rsidR="00994BB9" w:rsidRPr="00895C71" w:rsidRDefault="00994BB9" w:rsidP="00994BB9">
            <w:pPr>
              <w:jc w:val="center"/>
            </w:pPr>
          </w:p>
        </w:tc>
        <w:tc>
          <w:tcPr>
            <w:tcW w:w="871" w:type="pct"/>
            <w:shd w:val="clear" w:color="auto" w:fill="auto"/>
            <w:tcMar>
              <w:top w:w="72" w:type="dxa"/>
              <w:left w:w="144" w:type="dxa"/>
              <w:bottom w:w="72" w:type="dxa"/>
              <w:right w:w="144" w:type="dxa"/>
            </w:tcMar>
          </w:tcPr>
          <w:p w14:paraId="2F86A46B" w14:textId="3FCB2A06" w:rsidR="00994BB9" w:rsidRPr="00895C71" w:rsidRDefault="00994BB9" w:rsidP="00994BB9">
            <w:pPr>
              <w:jc w:val="center"/>
            </w:pPr>
          </w:p>
        </w:tc>
        <w:tc>
          <w:tcPr>
            <w:tcW w:w="742" w:type="pct"/>
          </w:tcPr>
          <w:p w14:paraId="51871B17" w14:textId="77777777" w:rsidR="00994BB9" w:rsidRDefault="00994BB9" w:rsidP="00994BB9">
            <w:pPr>
              <w:jc w:val="center"/>
            </w:pPr>
          </w:p>
        </w:tc>
        <w:tc>
          <w:tcPr>
            <w:tcW w:w="1033" w:type="pct"/>
          </w:tcPr>
          <w:p w14:paraId="47272A41" w14:textId="77777777" w:rsidR="00994BB9" w:rsidRDefault="00994BB9" w:rsidP="00994BB9">
            <w:pPr>
              <w:jc w:val="center"/>
            </w:pPr>
          </w:p>
        </w:tc>
      </w:tr>
    </w:tbl>
    <w:p w14:paraId="1C00AD67" w14:textId="3FE4A66B" w:rsidR="00252FD1" w:rsidRDefault="00252FD1">
      <w:r>
        <w:br w:type="page"/>
      </w:r>
    </w:p>
    <w:p w14:paraId="41D11DC1" w14:textId="77777777" w:rsidR="00A3241E" w:rsidRDefault="00A3241E"/>
    <w:p w14:paraId="6A889223" w14:textId="653AF0C9" w:rsidR="00A3241E" w:rsidRDefault="00A3241E"/>
    <w:p w14:paraId="5CD15DC4" w14:textId="53653F8A" w:rsidR="00AD1A57" w:rsidRPr="00825ACF" w:rsidRDefault="00AD1A57">
      <w:pPr>
        <w:rPr>
          <w:b/>
        </w:rPr>
      </w:pPr>
      <w:r w:rsidRPr="00825ACF">
        <w:rPr>
          <w:b/>
        </w:rPr>
        <w:t>References:</w:t>
      </w:r>
    </w:p>
    <w:p w14:paraId="76B16DC7" w14:textId="77777777" w:rsidR="00AD1A57" w:rsidRDefault="00AD1A57"/>
    <w:p w14:paraId="0170F20F" w14:textId="77777777" w:rsidR="00F66616" w:rsidRDefault="00F66616" w:rsidP="00F66616">
      <w:pPr>
        <w:pStyle w:val="Bibliography"/>
        <w:numPr>
          <w:ilvl w:val="0"/>
          <w:numId w:val="2"/>
        </w:numPr>
        <w:rPr>
          <w:rFonts w:ascii="Calibri" w:hAnsi="Calibri"/>
        </w:rPr>
      </w:pPr>
      <w:r>
        <w:fldChar w:fldCharType="begin"/>
      </w:r>
      <w:r>
        <w:instrText xml:space="preserve"> ADDIN ZOTERO_BIBL {"uncited":[],"omitted":[],"custom":[]} CSL_BIBLIOGRAPHY </w:instrText>
      </w:r>
      <w:r>
        <w:fldChar w:fldCharType="separate"/>
      </w:r>
      <w:r w:rsidRPr="00F66616">
        <w:rPr>
          <w:rFonts w:ascii="Calibri" w:hAnsi="Calibri"/>
        </w:rPr>
        <w:t xml:space="preserve">Brandvain Y, Coop G (2012). Scrambling eggs: meiotic drive and the evolution of female recombination rates. </w:t>
      </w:r>
      <w:r w:rsidRPr="00F66616">
        <w:rPr>
          <w:rFonts w:ascii="Calibri" w:hAnsi="Calibri"/>
          <w:i/>
          <w:iCs/>
        </w:rPr>
        <w:t>Genetics</w:t>
      </w:r>
      <w:r w:rsidRPr="00F66616">
        <w:rPr>
          <w:rFonts w:ascii="Calibri" w:hAnsi="Calibri"/>
        </w:rPr>
        <w:t xml:space="preserve"> </w:t>
      </w:r>
      <w:r w:rsidRPr="00F66616">
        <w:rPr>
          <w:rFonts w:ascii="Calibri" w:hAnsi="Calibri"/>
          <w:b/>
          <w:bCs/>
        </w:rPr>
        <w:t>190</w:t>
      </w:r>
      <w:r w:rsidRPr="00F66616">
        <w:rPr>
          <w:rFonts w:ascii="Calibri" w:hAnsi="Calibri"/>
        </w:rPr>
        <w:t>: 709–723.</w:t>
      </w:r>
    </w:p>
    <w:p w14:paraId="21D817E3" w14:textId="77777777" w:rsidR="00F66616" w:rsidRDefault="00F66616" w:rsidP="00F66616">
      <w:pPr>
        <w:pStyle w:val="Bibliography"/>
        <w:numPr>
          <w:ilvl w:val="0"/>
          <w:numId w:val="2"/>
        </w:numPr>
        <w:rPr>
          <w:rFonts w:ascii="Calibri" w:hAnsi="Calibri"/>
        </w:rPr>
      </w:pPr>
      <w:r w:rsidRPr="00F66616">
        <w:rPr>
          <w:rFonts w:ascii="Calibri" w:hAnsi="Calibri"/>
        </w:rPr>
        <w:t xml:space="preserve">Lenormand T, Dutheil J (2005). Recombination difference between sexes: a role for haploid selection. </w:t>
      </w:r>
      <w:r w:rsidRPr="00F66616">
        <w:rPr>
          <w:rFonts w:ascii="Calibri" w:hAnsi="Calibri"/>
          <w:i/>
          <w:iCs/>
        </w:rPr>
        <w:t>PLoS Biol</w:t>
      </w:r>
      <w:r w:rsidRPr="00F66616">
        <w:rPr>
          <w:rFonts w:ascii="Calibri" w:hAnsi="Calibri"/>
        </w:rPr>
        <w:t xml:space="preserve"> </w:t>
      </w:r>
      <w:r w:rsidRPr="00F66616">
        <w:rPr>
          <w:rFonts w:ascii="Calibri" w:hAnsi="Calibri"/>
          <w:b/>
          <w:bCs/>
        </w:rPr>
        <w:t>3</w:t>
      </w:r>
      <w:r w:rsidRPr="00F66616">
        <w:rPr>
          <w:rFonts w:ascii="Calibri" w:hAnsi="Calibri"/>
        </w:rPr>
        <w:t>: e63.</w:t>
      </w:r>
    </w:p>
    <w:p w14:paraId="50E158DD" w14:textId="77777777" w:rsidR="001D1ABD" w:rsidRDefault="00F66616" w:rsidP="001D1ABD">
      <w:pPr>
        <w:pStyle w:val="Bibliography"/>
        <w:numPr>
          <w:ilvl w:val="0"/>
          <w:numId w:val="2"/>
        </w:numPr>
        <w:rPr>
          <w:rFonts w:ascii="Calibri" w:hAnsi="Calibri"/>
        </w:rPr>
      </w:pPr>
      <w:r w:rsidRPr="00F66616">
        <w:rPr>
          <w:rFonts w:ascii="Calibri" w:hAnsi="Calibri"/>
        </w:rPr>
        <w:t xml:space="preserve">Sardell JM, Kirkpatrick M (2020). Sex Differences in the Recombination Landscape. </w:t>
      </w:r>
      <w:r w:rsidRPr="00F66616">
        <w:rPr>
          <w:rFonts w:ascii="Calibri" w:hAnsi="Calibri"/>
          <w:i/>
          <w:iCs/>
        </w:rPr>
        <w:t>Am Nat</w:t>
      </w:r>
      <w:r w:rsidRPr="00F66616">
        <w:rPr>
          <w:rFonts w:ascii="Calibri" w:hAnsi="Calibri"/>
        </w:rPr>
        <w:t xml:space="preserve"> </w:t>
      </w:r>
      <w:r w:rsidRPr="00F66616">
        <w:rPr>
          <w:rFonts w:ascii="Calibri" w:hAnsi="Calibri"/>
          <w:b/>
          <w:bCs/>
        </w:rPr>
        <w:t>195</w:t>
      </w:r>
      <w:r w:rsidRPr="00F66616">
        <w:rPr>
          <w:rFonts w:ascii="Calibri" w:hAnsi="Calibri"/>
        </w:rPr>
        <w:t>: 361–379.</w:t>
      </w:r>
    </w:p>
    <w:p w14:paraId="0FBA617C" w14:textId="701AE4BC" w:rsidR="001D1ABD" w:rsidRPr="001D1ABD" w:rsidRDefault="001D1ABD" w:rsidP="001D1ABD">
      <w:pPr>
        <w:pStyle w:val="Bibliography"/>
        <w:numPr>
          <w:ilvl w:val="0"/>
          <w:numId w:val="2"/>
        </w:numPr>
        <w:rPr>
          <w:rFonts w:ascii="Calibri" w:hAnsi="Calibri"/>
        </w:rPr>
      </w:pPr>
      <w:r w:rsidRPr="001D1ABD">
        <w:rPr>
          <w:rFonts w:ascii="Calibri" w:hAnsi="Calibri" w:cs="Calibri"/>
          <w:color w:val="000000"/>
        </w:rPr>
        <w:t>Hultén, Maj A. "On the origin of crossover interference: A chromosome oscillatory movement (COM) model." Molecular cytogenetics 4.1 (2011): 10.</w:t>
      </w:r>
    </w:p>
    <w:p w14:paraId="6706FE98" w14:textId="497F8E74" w:rsidR="00AD1A57" w:rsidRDefault="00F66616">
      <w:r>
        <w:fldChar w:fldCharType="end"/>
      </w:r>
    </w:p>
    <w:sectPr w:rsidR="00AD1A57" w:rsidSect="00FA15A7">
      <w:pgSz w:w="15840" w:h="12240" w:orient="landscape"/>
      <w:pgMar w:top="720" w:right="720" w:bottom="720" w:left="720" w:header="720" w:footer="720" w:gutter="0"/>
      <w:pgBorders w:offsetFrom="page">
        <w:top w:val="single" w:sz="4" w:space="24" w:color="auto" w:shadow="1"/>
        <w:left w:val="single" w:sz="4" w:space="24" w:color="auto" w:shadow="1"/>
        <w:bottom w:val="single" w:sz="4" w:space="24" w:color="auto" w:shadow="1"/>
        <w:right w:val="single" w:sz="4" w:space="24" w:color="auto" w:shadow="1"/>
      </w:pgBorder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570DD7"/>
    <w:multiLevelType w:val="hybridMultilevel"/>
    <w:tmpl w:val="3D345332"/>
    <w:lvl w:ilvl="0" w:tplc="90DA9A2E">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8842A1"/>
    <w:multiLevelType w:val="hybridMultilevel"/>
    <w:tmpl w:val="B4DE45EC"/>
    <w:lvl w:ilvl="0" w:tplc="90DA9A2E">
      <w:start w:val="1"/>
      <w:numFmt w:val="decimal"/>
      <w:lvlText w:val="%1."/>
      <w:lvlJc w:val="left"/>
      <w:pPr>
        <w:ind w:left="1080" w:hanging="360"/>
      </w:pPr>
      <w:rPr>
        <w:rFonts w:asciiTheme="minorHAnsi" w:hAnsi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5C71"/>
    <w:rsid w:val="0005040D"/>
    <w:rsid w:val="0011452A"/>
    <w:rsid w:val="00152F3D"/>
    <w:rsid w:val="00185C4A"/>
    <w:rsid w:val="001B05E6"/>
    <w:rsid w:val="001C1E54"/>
    <w:rsid w:val="001D04AD"/>
    <w:rsid w:val="001D1ABD"/>
    <w:rsid w:val="001D6F4C"/>
    <w:rsid w:val="00214D5E"/>
    <w:rsid w:val="00231E13"/>
    <w:rsid w:val="00252FD1"/>
    <w:rsid w:val="00297B67"/>
    <w:rsid w:val="0031291B"/>
    <w:rsid w:val="00324D3E"/>
    <w:rsid w:val="00386E92"/>
    <w:rsid w:val="00390258"/>
    <w:rsid w:val="00414B7E"/>
    <w:rsid w:val="00444225"/>
    <w:rsid w:val="00470C54"/>
    <w:rsid w:val="00472B88"/>
    <w:rsid w:val="00482C6B"/>
    <w:rsid w:val="004E4BCE"/>
    <w:rsid w:val="00522512"/>
    <w:rsid w:val="00604D3A"/>
    <w:rsid w:val="00605F6C"/>
    <w:rsid w:val="00613ACD"/>
    <w:rsid w:val="00627DFB"/>
    <w:rsid w:val="006363DF"/>
    <w:rsid w:val="006C4AC5"/>
    <w:rsid w:val="006C7F5D"/>
    <w:rsid w:val="00762302"/>
    <w:rsid w:val="00774EB8"/>
    <w:rsid w:val="00825ACF"/>
    <w:rsid w:val="00895C71"/>
    <w:rsid w:val="008E1329"/>
    <w:rsid w:val="0096310E"/>
    <w:rsid w:val="00994BB9"/>
    <w:rsid w:val="009A2185"/>
    <w:rsid w:val="00A17D52"/>
    <w:rsid w:val="00A3241E"/>
    <w:rsid w:val="00A7611D"/>
    <w:rsid w:val="00AD1A57"/>
    <w:rsid w:val="00AF5F38"/>
    <w:rsid w:val="00B140DE"/>
    <w:rsid w:val="00B631FB"/>
    <w:rsid w:val="00B8174D"/>
    <w:rsid w:val="00BD0DF0"/>
    <w:rsid w:val="00C33668"/>
    <w:rsid w:val="00C4103A"/>
    <w:rsid w:val="00D36425"/>
    <w:rsid w:val="00D646DA"/>
    <w:rsid w:val="00E754B6"/>
    <w:rsid w:val="00EA51E0"/>
    <w:rsid w:val="00F66616"/>
    <w:rsid w:val="00FA15A7"/>
    <w:rsid w:val="00FE14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
  <w14:docId w14:val="2D48D959"/>
  <w15:chartTrackingRefBased/>
  <w15:docId w15:val="{DF972FCE-BC88-4196-A666-185CD6FC7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ListNo">
    <w:name w:val="List No"/>
    <w:uiPriority w:val="99"/>
    <w:semiHidden/>
    <w:unhideWhenUsed/>
  </w:style>
  <w:style w:type="numbering" w:customStyle="1" w:styleId="ListNo0">
    <w:name w:val="List No"/>
    <w:uiPriority w:val="99"/>
    <w:semiHidden/>
    <w:unhideWhenUsed/>
  </w:style>
  <w:style w:type="numbering" w:customStyle="1" w:styleId="ListNo1">
    <w:name w:val="List No"/>
    <w:uiPriority w:val="99"/>
    <w:semiHidden/>
    <w:unhideWhenUsed/>
  </w:style>
  <w:style w:type="numbering" w:customStyle="1" w:styleId="ListNo2">
    <w:name w:val="List No2"/>
    <w:uiPriority w:val="99"/>
    <w:semiHidden/>
    <w:unhideWhenUsed/>
  </w:style>
  <w:style w:type="numbering" w:customStyle="1" w:styleId="ListNo10">
    <w:name w:val="List No1"/>
    <w:uiPriority w:val="99"/>
    <w:semiHidden/>
    <w:unhideWhenUsed/>
  </w:style>
  <w:style w:type="paragraph" w:styleId="BalloonText">
    <w:name w:val="Balloon Text"/>
    <w:basedOn w:val="Normal"/>
    <w:link w:val="BalloonTextChar"/>
    <w:uiPriority w:val="99"/>
    <w:semiHidden/>
    <w:unhideWhenUsed/>
    <w:rsid w:val="00FA15A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15A7"/>
    <w:rPr>
      <w:rFonts w:ascii="Segoe UI" w:hAnsi="Segoe UI" w:cs="Segoe UI"/>
      <w:sz w:val="18"/>
      <w:szCs w:val="18"/>
    </w:rPr>
  </w:style>
  <w:style w:type="paragraph" w:styleId="Bibliography">
    <w:name w:val="Bibliography"/>
    <w:basedOn w:val="Normal"/>
    <w:next w:val="Normal"/>
    <w:uiPriority w:val="37"/>
    <w:unhideWhenUsed/>
    <w:rsid w:val="00AD1A57"/>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4851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72</TotalTime>
  <Pages>3</Pages>
  <Words>1009</Words>
  <Characters>5754</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pril Peterson</cp:lastModifiedBy>
  <cp:revision>9</cp:revision>
  <cp:lastPrinted>2020-03-10T22:21:00Z</cp:lastPrinted>
  <dcterms:created xsi:type="dcterms:W3CDTF">2020-03-09T20:59:00Z</dcterms:created>
  <dcterms:modified xsi:type="dcterms:W3CDTF">2020-03-27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rlJh8d0A"/&gt;&lt;style id="http://www.zotero.org/styles/heredity"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